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11,000,000 to 13,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d from central Minnesota through Wisconsin, Iowa and Illino</w:t>
      </w:r>
      <w:r w:rsidR="00151F6B">
        <w:rPr>
          <w:rFonts w:ascii="Times New Roman" w:hAnsi="Times New Roman" w:cs="Times New Roman"/>
          <w:sz w:val="24"/>
          <w:szCs w:val="24"/>
        </w:rPr>
        <w:t>i</w:t>
      </w:r>
      <w:r w:rsidR="00B16DE5">
        <w:rPr>
          <w:rFonts w:ascii="Times New Roman" w:hAnsi="Times New Roman" w:cs="Times New Roman"/>
          <w:sz w:val="24"/>
          <w:szCs w:val="24"/>
        </w:rPr>
        <w:t xml:space="preserve">s 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F91DE9" w:rsidRPr="00F91DE9">
        <w:rPr>
          <w:rFonts w:ascii="Times New Roman" w:hAnsi="Times New Roman" w:cs="Times New Roman"/>
          <w:sz w:val="24"/>
        </w:rPr>
        <w:t xml:space="preserve"> MN DNR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w:t>
      </w:r>
      <w:r w:rsidRPr="00C966A8">
        <w:rPr>
          <w:rFonts w:ascii="Times New Roman" w:hAnsi="Times New Roman" w:cs="Times New Roman"/>
          <w:sz w:val="24"/>
          <w:szCs w:val="24"/>
        </w:rPr>
        <w:lastRenderedPageBreak/>
        <w:t xml:space="preserve">intervention in the form of fire suppression and elimination of non-agricultural grazing have allowed the natural succession of oak savanna and prairie habitats into mixed deciduous woodland and brushland,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26311A" w:rsidRPr="00C966A8">
        <w:rPr>
          <w:rFonts w:ascii="Times New Roman" w:hAnsi="Times New Roman" w:cs="Times New Roman"/>
          <w:sz w:val="24"/>
          <w:szCs w:val="24"/>
        </w:rPr>
        <w:t xml:space="preserve">, only XX hectares </w:t>
      </w:r>
      <w:r w:rsidR="002B0E59">
        <w:rPr>
          <w:rFonts w:ascii="Times New Roman" w:hAnsi="Times New Roman" w:cs="Times New Roman"/>
          <w:sz w:val="24"/>
          <w:szCs w:val="24"/>
        </w:rPr>
        <w:t>remain</w:t>
      </w:r>
      <w:r w:rsidR="0026311A" w:rsidRPr="00C966A8">
        <w:rPr>
          <w:rFonts w:ascii="Times New Roman" w:hAnsi="Times New Roman" w:cs="Times New Roman"/>
          <w:sz w:val="24"/>
          <w:szCs w:val="24"/>
        </w:rPr>
        <w:t xml:space="preserve"> </w:t>
      </w:r>
      <w:r w:rsidR="002B0E59">
        <w:rPr>
          <w:rFonts w:ascii="Times New Roman" w:hAnsi="Times New Roman" w:cs="Times New Roman"/>
          <w:sz w:val="24"/>
          <w:szCs w:val="24"/>
        </w:rPr>
        <w:t>(XX cite NHIS, MBS).</w:t>
      </w:r>
      <w:r w:rsidR="0026311A" w:rsidRPr="00C966A8">
        <w:rPr>
          <w:rFonts w:ascii="Times New Roman" w:hAnsi="Times New Roman" w:cs="Times New Roman"/>
          <w:sz w:val="24"/>
          <w:szCs w:val="24"/>
        </w:rPr>
        <w:t xml:space="preserve">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 (XX Dustin)</w:t>
      </w:r>
      <w:r w:rsidRPr="00C966A8">
        <w:rPr>
          <w:rFonts w:ascii="Times New Roman" w:hAnsi="Times New Roman" w:cs="Times New Roman"/>
          <w:sz w:val="24"/>
          <w:szCs w:val="24"/>
        </w:rPr>
        <w:t>. As of</w:t>
      </w:r>
      <w:r w:rsidR="00766B9A">
        <w:rPr>
          <w:rFonts w:ascii="Times New Roman" w:hAnsi="Times New Roman" w:cs="Times New Roman"/>
          <w:sz w:val="24"/>
          <w:szCs w:val="24"/>
        </w:rPr>
        <w:t xml:space="preserve"> the publication of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lastRenderedPageBreak/>
        <w:t>was in private ownership</w:t>
      </w:r>
      <w:r w:rsidR="00306D62">
        <w:rPr>
          <w:rFonts w:ascii="Times New Roman" w:hAnsi="Times New Roman" w:cs="Times New Roman"/>
          <w:sz w:val="24"/>
          <w:szCs w:val="24"/>
        </w:rPr>
        <w:t>.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7A4FC1" w:rsidRDefault="00732FD0"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C31352">
        <w:rPr>
          <w:rFonts w:ascii="Times New Roman" w:hAnsi="Times New Roman" w:cs="Times New Roman"/>
          <w:bCs/>
          <w:sz w:val="24"/>
          <w:szCs w:val="24"/>
        </w:rPr>
        <w:t xml:space="preserve">within the Anoka Sand Plai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 xml:space="preserve">cy and abundance patterns of </w:t>
      </w:r>
      <w:r w:rsidR="005C3573" w:rsidRPr="00C966A8">
        <w:rPr>
          <w:rFonts w:ascii="Times New Roman" w:hAnsi="Times New Roman" w:cs="Times New Roman"/>
          <w:bCs/>
          <w:sz w:val="24"/>
          <w:szCs w:val="24"/>
        </w:rPr>
        <w:t xml:space="preserve">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 xml:space="preserve">e 2013 operational plan for </w:t>
      </w:r>
      <w:r w:rsidR="00E1310F" w:rsidRPr="007A4FC1">
        <w:rPr>
          <w:rFonts w:ascii="Times New Roman" w:hAnsi="Times New Roman" w:cs="Times New Roman"/>
          <w:bCs/>
          <w:sz w:val="24"/>
          <w:szCs w:val="24"/>
        </w:rPr>
        <w:lastRenderedPageBreak/>
        <w:t>Sand Dunes</w:t>
      </w:r>
      <w:r w:rsidR="00152F05" w:rsidRPr="007A4FC1">
        <w:rPr>
          <w:rFonts w:ascii="Times New Roman" w:hAnsi="Times New Roman" w:cs="Times New Roman"/>
          <w:bCs/>
          <w:sz w:val="24"/>
          <w:szCs w:val="24"/>
        </w:rPr>
        <w:t xml:space="preserve"> (</w:t>
      </w:r>
      <w:r w:rsidR="00422190" w:rsidRPr="007A4FC1">
        <w:rPr>
          <w:rFonts w:ascii="Times New Roman" w:hAnsi="Times New Roman" w:cs="Times New Roman"/>
          <w:bCs/>
          <w:sz w:val="24"/>
          <w:szCs w:val="24"/>
        </w:rPr>
        <w:t>XX</w:t>
      </w:r>
      <w:r w:rsidR="00916D5E"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appendix x)</w:t>
      </w:r>
      <w:r w:rsidR="00A859CC" w:rsidRPr="007A4FC1">
        <w:rPr>
          <w:rFonts w:ascii="Times New Roman" w:hAnsi="Times New Roman" w:cs="Times New Roman"/>
          <w:bCs/>
          <w:sz w:val="24"/>
          <w:szCs w:val="24"/>
        </w:rPr>
        <w:t xml:space="preserve"> </w:t>
      </w:r>
      <w:r w:rsidR="00152F05"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A859CC" w:rsidRDefault="007444B5" w:rsidP="00F27D39">
      <w:pPr>
        <w:spacing w:line="480" w:lineRule="auto"/>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Hoaglund 2012</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MN DNR 2009)</w:t>
      </w:r>
      <w:r w:rsidR="008F17C5">
        <w:rPr>
          <w:rFonts w:ascii="Times New Roman" w:hAnsi="Times New Roman" w:cs="Times New Roman"/>
          <w:bCs/>
          <w:sz w:val="24"/>
          <w:szCs w:val="24"/>
        </w:rPr>
        <w:fldChar w:fldCharType="end"/>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l</w:t>
      </w:r>
      <w:r w:rsidR="00B54D14" w:rsidRPr="00C966A8">
        <w:rPr>
          <w:rFonts w:ascii="Times New Roman" w:hAnsi="Times New Roman" w:cs="Times New Roman"/>
          <w:bCs/>
          <w:sz w:val="24"/>
          <w:szCs w:val="24"/>
        </w:rPr>
        <w:t>ark s</w:t>
      </w:r>
      <w:r w:rsidR="00B54D14">
        <w:rPr>
          <w:rFonts w:ascii="Times New Roman" w:hAnsi="Times New Roman" w:cs="Times New Roman"/>
          <w:bCs/>
          <w:sz w:val="24"/>
          <w:szCs w:val="24"/>
        </w:rPr>
        <w:t>parrow),</w:t>
      </w:r>
      <w:r w:rsidR="00B54D14" w:rsidRPr="00C966A8">
        <w:rPr>
          <w:rFonts w:ascii="Times New Roman" w:hAnsi="Times New Roman" w:cs="Times New Roman"/>
          <w:bCs/>
          <w:sz w:val="24"/>
          <w:szCs w:val="24"/>
        </w:rPr>
        <w:t xml:space="preserve"> </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e</w:t>
      </w:r>
      <w:r w:rsidR="00B54D14" w:rsidRPr="00C966A8">
        <w:rPr>
          <w:rFonts w:ascii="Times New Roman" w:hAnsi="Times New Roman" w:cs="Times New Roman"/>
          <w:bCs/>
          <w:sz w:val="24"/>
          <w:szCs w:val="24"/>
        </w:rPr>
        <w:t>astern t</w:t>
      </w:r>
      <w:r w:rsidR="00B54D14">
        <w:rPr>
          <w:rFonts w:ascii="Times New Roman" w:hAnsi="Times New Roman" w:cs="Times New Roman"/>
          <w:bCs/>
          <w:sz w:val="24"/>
          <w:szCs w:val="24"/>
        </w:rPr>
        <w:t>owhee),</w:t>
      </w:r>
      <w:r w:rsidR="00B54D14" w:rsidRPr="00C966A8">
        <w:rPr>
          <w:rFonts w:ascii="Times New Roman" w:hAnsi="Times New Roman" w:cs="Times New Roman"/>
          <w:bCs/>
          <w:sz w:val="24"/>
          <w:szCs w:val="24"/>
        </w:rPr>
        <w:t xml:space="preserve"> </w:t>
      </w:r>
      <w:r w:rsidR="00B54D14" w:rsidRPr="00C966A8">
        <w:rPr>
          <w:rFonts w:ascii="Times New Roman" w:hAnsi="Times New Roman" w:cs="Times New Roman"/>
          <w:bCs/>
          <w:i/>
          <w:sz w:val="24"/>
          <w:szCs w:val="24"/>
        </w:rPr>
        <w:t xml:space="preserve">Hesperia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B54D14" w:rsidRPr="00C966A8">
        <w:rPr>
          <w:rFonts w:ascii="Times New Roman" w:hAnsi="Times New Roman" w:cs="Times New Roman"/>
          <w:bCs/>
          <w:sz w:val="24"/>
          <w:szCs w:val="24"/>
        </w:rPr>
        <w:t xml:space="preserve"> </w:t>
      </w:r>
      <w:r w:rsidR="00B54D14">
        <w:rPr>
          <w:rFonts w:ascii="Times New Roman" w:hAnsi="Times New Roman" w:cs="Times New Roman"/>
          <w:bCs/>
          <w:sz w:val="24"/>
          <w:szCs w:val="24"/>
        </w:rPr>
        <w:t>(</w:t>
      </w:r>
      <w:r w:rsidR="00B54D14" w:rsidRPr="00C966A8">
        <w:rPr>
          <w:rFonts w:ascii="Times New Roman" w:hAnsi="Times New Roman" w:cs="Times New Roman"/>
          <w:bCs/>
          <w:sz w:val="24"/>
          <w:szCs w:val="24"/>
        </w:rPr>
        <w:t>Leonard’s s</w:t>
      </w:r>
      <w:r w:rsidR="00B54D14">
        <w:rPr>
          <w:rFonts w:ascii="Times New Roman" w:hAnsi="Times New Roman" w:cs="Times New Roman"/>
          <w:bCs/>
          <w:sz w:val="24"/>
          <w:szCs w:val="24"/>
        </w:rPr>
        <w:t xml:space="preserve">kipper), </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B54D14">
        <w:rPr>
          <w:rFonts w:ascii="Times New Roman" w:hAnsi="Times New Roman" w:cs="Times New Roman"/>
          <w:bCs/>
          <w:sz w:val="24"/>
          <w:szCs w:val="24"/>
        </w:rPr>
        <w:t>eetle)</w:t>
      </w:r>
      <w:r w:rsidR="009A304C">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9A304C">
        <w:rPr>
          <w:rFonts w:ascii="Times New Roman" w:hAnsi="Times New Roman" w:cs="Times New Roman"/>
          <w:bCs/>
          <w:sz w:val="24"/>
          <w:szCs w:val="24"/>
        </w:rPr>
        <w:t xml:space="preserve"> (plains hog-nosed snake), and</w:t>
      </w:r>
      <w:r w:rsidR="009A304C" w:rsidRPr="00C966A8">
        <w:rPr>
          <w:rFonts w:ascii="Times New Roman" w:hAnsi="Times New Roman" w:cs="Times New Roman"/>
          <w:bCs/>
          <w:sz w:val="24"/>
          <w:szCs w:val="24"/>
        </w:rPr>
        <w:t xml:space="preserve"> </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9A304C" w:rsidRPr="00C966A8">
        <w:rPr>
          <w:rFonts w:ascii="Times New Roman" w:hAnsi="Times New Roman" w:cs="Times New Roman"/>
          <w:bCs/>
          <w:sz w:val="24"/>
          <w:szCs w:val="24"/>
        </w:rPr>
        <w:t xml:space="preserve"> (</w:t>
      </w:r>
      <w:proofErr w:type="spellStart"/>
      <w:r w:rsidR="009A304C">
        <w:rPr>
          <w:rFonts w:ascii="Times New Roman" w:hAnsi="Times New Roman" w:cs="Times New Roman"/>
          <w:bCs/>
          <w:sz w:val="24"/>
          <w:szCs w:val="24"/>
        </w:rPr>
        <w:t>g</w:t>
      </w:r>
      <w:r w:rsidR="009A304C" w:rsidRPr="00C966A8">
        <w:rPr>
          <w:rFonts w:ascii="Times New Roman" w:hAnsi="Times New Roman" w:cs="Times New Roman"/>
          <w:bCs/>
          <w:sz w:val="24"/>
          <w:szCs w:val="24"/>
        </w:rPr>
        <w:t>ophersnake</w:t>
      </w:r>
      <w:proofErr w:type="spellEnd"/>
      <w:r w:rsidR="009A304C">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observational data </w:t>
      </w:r>
      <w:r w:rsidR="00632E3B">
        <w:rPr>
          <w:rFonts w:ascii="Times New Roman" w:hAnsi="Times New Roman" w:cs="Times New Roman"/>
          <w:bCs/>
          <w:sz w:val="24"/>
          <w:szCs w:val="24"/>
        </w:rPr>
        <w:t>sufficient for robust 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012519"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4F1174">
        <w:rPr>
          <w:rFonts w:ascii="Times New Roman" w:hAnsi="Times New Roman" w:cs="Times New Roman"/>
          <w:bCs/>
          <w:sz w:val="24"/>
          <w:szCs w:val="24"/>
        </w:rPr>
        <w:t>In Minnesota</w:t>
      </w:r>
      <w:r w:rsidR="00204E91" w:rsidRPr="00C966A8">
        <w:rPr>
          <w:rFonts w:ascii="Times New Roman" w:hAnsi="Times New Roman" w:cs="Times New Roman"/>
          <w:bCs/>
          <w:sz w:val="24"/>
          <w:szCs w:val="24"/>
        </w:rPr>
        <w:t xml:space="preserve">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Pfannmuller et al. 2017).</w:t>
      </w:r>
      <w:r w:rsidR="00C116C2"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 xml:space="preserve">population decline to a loss of their preferred open, shrubby and/or agricultural nesting habitat due to natural succession, urban expansion, or conversion to more </w:t>
      </w:r>
      <w:r w:rsidR="00204E91" w:rsidRPr="00C966A8">
        <w:rPr>
          <w:rFonts w:ascii="Times New Roman" w:hAnsi="Times New Roman" w:cs="Times New Roman"/>
          <w:bCs/>
          <w:sz w:val="24"/>
          <w:szCs w:val="24"/>
        </w:rPr>
        <w:lastRenderedPageBreak/>
        <w:t>intensive agricultural practices</w:t>
      </w:r>
      <w:r w:rsidR="001C7DE6">
        <w:rPr>
          <w:rFonts w:ascii="Times New Roman" w:hAnsi="Times New Roman" w:cs="Times New Roman"/>
          <w:bCs/>
          <w:sz w:val="24"/>
          <w:szCs w:val="24"/>
        </w:rPr>
        <w:t xml:space="preserve"> (Hunter et al. 2001</w:t>
      </w:r>
      <w:r w:rsidR="008713FD">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54D14">
        <w:rPr>
          <w:rFonts w:ascii="Times New Roman" w:hAnsi="Times New Roman" w:cs="Times New Roman"/>
          <w:bCs/>
          <w:sz w:val="24"/>
          <w:szCs w:val="24"/>
        </w:rPr>
        <w:t>YYYY)</w:t>
      </w:r>
      <w:r w:rsidR="00AB723B" w:rsidRPr="00C966A8">
        <w:rPr>
          <w:rFonts w:ascii="Times New Roman" w:hAnsi="Times New Roman" w:cs="Times New Roman"/>
          <w:bCs/>
          <w:sz w:val="24"/>
          <w:szCs w:val="24"/>
        </w:rPr>
        <w:t xml:space="preserve">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uch as prairie and oak savanna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Pr="00C966A8">
        <w:rPr>
          <w:rFonts w:ascii="Times New Roman" w:hAnsi="Times New Roman" w:cs="Times New Roman"/>
          <w:bCs/>
          <w:sz w:val="24"/>
          <w:szCs w:val="24"/>
        </w:rPr>
        <w:t xml:space="preserve"> (cite</w:t>
      </w:r>
      <w:r>
        <w:rPr>
          <w:rFonts w:ascii="Times New Roman" w:hAnsi="Times New Roman" w:cs="Times New Roman"/>
          <w:bCs/>
          <w:sz w:val="24"/>
          <w:szCs w:val="24"/>
        </w:rPr>
        <w:t xml:space="preserve"> XX</w:t>
      </w:r>
      <w:r w:rsidRPr="00C966A8">
        <w:rPr>
          <w:rFonts w:ascii="Times New Roman" w:hAnsi="Times New Roman" w:cs="Times New Roman"/>
          <w:bCs/>
          <w:sz w:val="24"/>
          <w:szCs w:val="24"/>
        </w:rPr>
        <w:t xml:space="preserve"> Rare Species Guide)</w:t>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Pr>
          <w:rFonts w:ascii="Times New Roman" w:hAnsi="Times New Roman" w:cs="Times New Roman"/>
          <w:bCs/>
          <w:sz w:val="24"/>
          <w:szCs w:val="24"/>
        </w:rPr>
        <w:t xml:space="preserve"> NHIS XX</w:t>
      </w:r>
      <w:r w:rsidRPr="00C966A8">
        <w:rPr>
          <w:rFonts w:ascii="Times New Roman" w:hAnsi="Times New Roman" w:cs="Times New Roman"/>
          <w:bCs/>
          <w:sz w:val="24"/>
          <w:szCs w:val="24"/>
        </w:rPr>
        <w:t xml:space="preserve">). 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w:t>
      </w:r>
      <w:r w:rsidRPr="00C966A8">
        <w:rPr>
          <w:rFonts w:ascii="Times New Roman" w:hAnsi="Times New Roman" w:cs="Times New Roman"/>
          <w:bCs/>
          <w:sz w:val="24"/>
          <w:szCs w:val="24"/>
        </w:rPr>
        <w:lastRenderedPageBreak/>
        <w:t xml:space="preserve">of well-drained, loose, sandy soil. In Minnesota, dry sand prairies and bluff prairies are considered prime habitat. </w:t>
      </w:r>
    </w:p>
    <w:p w:rsidR="00D55512" w:rsidRPr="00C966A8" w:rsidRDefault="003F463A"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55512">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55512">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 xml:space="preserve">Sand Dunes contains rare </w:t>
      </w:r>
      <w:r w:rsidRPr="00C966A8">
        <w:rPr>
          <w:rFonts w:ascii="Times New Roman" w:hAnsi="Times New Roman" w:cs="Times New Roman"/>
          <w:sz w:val="24"/>
          <w:szCs w:val="24"/>
        </w:rPr>
        <w:lastRenderedPageBreak/>
        <w:t>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w:t>
      </w:r>
      <w:r w:rsidR="000850BF" w:rsidRPr="00C966A8">
        <w:rPr>
          <w:rFonts w:ascii="Times New Roman" w:hAnsi="Times New Roman" w:cs="Times New Roman"/>
          <w:sz w:val="24"/>
          <w:szCs w:val="24"/>
        </w:rPr>
        <w:lastRenderedPageBreak/>
        <w:t xml:space="preserve">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 strategies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 xml:space="preserve">twice during the breeding season (May 20 – June 30) in two consecutive years of the study (2015-2016). Each </w:t>
      </w:r>
      <w:r w:rsidR="00595ED1" w:rsidRPr="00C966A8">
        <w:rPr>
          <w:rFonts w:ascii="Times New Roman" w:hAnsi="Times New Roman" w:cs="Times New Roman"/>
          <w:sz w:val="24"/>
          <w:szCs w:val="24"/>
        </w:rPr>
        <w:lastRenderedPageBreak/>
        <w:t>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011824" w:rsidRPr="00011824">
        <w:rPr>
          <w:rFonts w:ascii="Times New Roman" w:hAnsi="Times New Roman" w:cs="Times New Roman"/>
          <w:sz w:val="24"/>
        </w:rPr>
        <w:lastRenderedPageBreak/>
        <w:t>2004;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 xml:space="preserve">from the same location to evaluate </w:t>
      </w:r>
      <w:r w:rsidR="00B6304B">
        <w:rPr>
          <w:rFonts w:ascii="Times New Roman" w:hAnsi="Times New Roman" w:cs="Times New Roman"/>
          <w:sz w:val="24"/>
          <w:szCs w:val="24"/>
        </w:rPr>
        <w:t>abundance</w:t>
      </w:r>
      <w:r w:rsidR="00F74C7F">
        <w:rPr>
          <w:rFonts w:ascii="Times New Roman" w:hAnsi="Times New Roman" w:cs="Times New Roman"/>
          <w:sz w:val="24"/>
          <w:szCs w:val="24"/>
        </w:rPr>
        <w:t xml:space="preserve"> </w:t>
      </w:r>
      <w:r w:rsidR="00A530B5">
        <w:rPr>
          <w:rFonts w:ascii="Times New Roman" w:hAnsi="Times New Roman" w:cs="Times New Roman"/>
          <w:sz w:val="24"/>
          <w:szCs w:val="24"/>
        </w:rPr>
        <w:t>with relation to the</w:t>
      </w:r>
      <w:r w:rsidR="00B6304B">
        <w:rPr>
          <w:rFonts w:ascii="Times New Roman" w:hAnsi="Times New Roman" w:cs="Times New Roman"/>
          <w:sz w:val="24"/>
          <w:szCs w:val="24"/>
        </w:rPr>
        <w:t xml:space="preserv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rocess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evaluate abundance at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lastRenderedPageBreak/>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F538A2"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F538A2"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F538A2"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F538A2"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λ</m:t>
            </m:r>
          </m:sup>
        </m:sSup>
      </m:oMath>
      <w:r>
        <w:rPr>
          <w:rFonts w:ascii="Times New Roman" w:eastAsiaTheme="minorEastAsia" w:hAnsi="Times New Roman" w:cs="Times New Roman"/>
          <w:sz w:val="24"/>
          <w:szCs w:val="24"/>
        </w:rPr>
        <w:t xml:space="preserve"> </w:t>
      </w:r>
      <w:r w:rsidR="006E42D6">
        <w:rPr>
          <w:rFonts w:ascii="Times New Roman" w:eastAsiaTheme="minorEastAsia" w:hAnsi="Times New Roman" w:cs="Times New Roman"/>
          <w:sz w:val="24"/>
          <w:szCs w:val="24"/>
        </w:rPr>
        <w:t>is a vector of model parameters (i.e</w:t>
      </w:r>
      <w:proofErr w:type="gramStart"/>
      <w:r w:rsidR="006E42D6">
        <w:rPr>
          <w:rFonts w:ascii="Times New Roman" w:eastAsiaTheme="minorEastAsia" w:hAnsi="Times New Roman" w:cs="Times New Roman"/>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w:proofErr w:type="gramEnd"/>
      <w:r w:rsidR="006E42D6">
        <w:rPr>
          <w:rFonts w:ascii="Times New Roman" w:eastAsiaTheme="minorEastAsia" w:hAnsi="Times New Roman" w:cs="Times New Roman"/>
          <w:sz w:val="24"/>
          <w:szCs w:val="24"/>
        </w:rPr>
        <w:t xml:space="preserve"> and </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plot</m:t>
            </m:r>
          </m:sup>
        </m:sSup>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is a vector of plot-level habitat covariates including the intercept values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F538A2"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F538A2"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947F8">
        <w:rPr>
          <w:rFonts w:ascii="Times New Roman" w:eastAsiaTheme="minorEastAsia" w:hAnsi="Times New Roman" w:cs="Times New Roman"/>
          <w:sz w:val="24"/>
          <w:szCs w:val="24"/>
        </w:rPr>
        <w:t xml:space="preserve">                                             (eq6)</w:t>
      </w:r>
    </w:p>
    <w:p w:rsidR="00E269C1" w:rsidRPr="00E269C1"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is recruitment.</w:t>
      </w:r>
      <w:r>
        <w:rPr>
          <w:rFonts w:ascii="Times New Roman" w:eastAsiaTheme="minorEastAsia" w:hAnsi="Times New Roman" w:cs="Times New Roman"/>
          <w:sz w:val="24"/>
          <w:szCs w:val="24"/>
        </w:rPr>
        <w:t xml:space="preserve"> Detection</w:t>
      </w:r>
      <w:r w:rsidR="00E269C1" w:rsidRPr="00E269C1">
        <w:rPr>
          <w:rFonts w:ascii="Times New Roman" w:eastAsiaTheme="minorEastAsia" w:hAnsi="Times New Roman" w:cs="Times New Roman"/>
          <w:sz w:val="24"/>
          <w:szCs w:val="24"/>
        </w:rPr>
        <w:t xml:space="preserve"> is a Binomial process based on plot-level abundance,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survey replicate </w:t>
      </w:r>
      <w:proofErr w:type="spellStart"/>
      <w:r w:rsidRPr="007F0531">
        <w:rPr>
          <w:rFonts w:ascii="Times New Roman" w:eastAsiaTheme="minorEastAsia" w:hAnsi="Times New Roman" w:cs="Times New Roman"/>
          <w:i/>
          <w:sz w:val="24"/>
          <w:szCs w:val="24"/>
        </w:rPr>
        <w:t>i</w:t>
      </w:r>
      <w:proofErr w:type="spellEnd"/>
      <w:r>
        <w:rPr>
          <w:rFonts w:ascii="Times New Roman" w:eastAsiaTheme="minorEastAsia" w:hAnsi="Times New Roman" w:cs="Times New Roman"/>
          <w:sz w:val="24"/>
          <w:szCs w:val="24"/>
        </w:rPr>
        <w:t xml:space="preserve">, and survey period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counts (</w:t>
      </w:r>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r w:rsidR="00E269C1" w:rsidRPr="00E269C1">
        <w:rPr>
          <w:rFonts w:ascii="Times New Roman" w:eastAsiaTheme="minorEastAsia" w:hAnsi="Times New Roman" w:cs="Times New Roman"/>
          <w:sz w:val="24"/>
          <w:szCs w:val="24"/>
        </w:rPr>
        <w:t>):</w:t>
      </w:r>
    </w:p>
    <w:p w:rsidR="00E269C1" w:rsidRPr="00E269C1"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p</m:t>
                  </m:r>
                </m:e>
                <m:sub>
                  <m:r>
                    <m:rPr>
                      <m:sty m:val="bi"/>
                    </m:rP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β</m:t>
              </m:r>
            </m:e>
            <m:sup>
              <m:r>
                <m:rPr>
                  <m:sty m:val="bi"/>
                </m:rPr>
                <w:rPr>
                  <w:rFonts w:ascii="Cambria Math" w:eastAsiaTheme="minorEastAsia" w:hAnsi="Cambria Math"/>
                  <w:sz w:val="24"/>
                  <w:szCs w:val="24"/>
                </w:rPr>
                <m:t>p</m:t>
              </m:r>
            </m:sup>
          </m:sSup>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265D3B" w:rsidP="00F27D39">
      <w:pPr>
        <w:spacing w:line="480" w:lineRule="auto"/>
        <w:rPr>
          <w:rFonts w:ascii="Times New Roman" w:eastAsiaTheme="minorEastAsia" w:hAnsi="Times New Roman" w:cs="Times New Roman"/>
          <w:b/>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uation 8xx is a logistic regression that allowed us to predict the survey-specific detection probabilities based on survey-level covariates </w:t>
      </w:r>
      <w:r w:rsidR="003533FD">
        <w:rPr>
          <w:rFonts w:ascii="Times New Roman" w:hAnsi="Times New Roman" w:cs="Times New Roman"/>
          <w:sz w:val="24"/>
          <w:szCs w:val="24"/>
        </w:rPr>
        <w:t>(</w:t>
      </w:r>
      <m:oMath>
        <m:sSup>
          <m:sSupPr>
            <m:ctrlPr>
              <w:rPr>
                <w:rFonts w:ascii="Cambria Math" w:eastAsiaTheme="minorEastAsia" w:hAnsi="Cambria Math"/>
                <w:b/>
                <w:i/>
                <w:sz w:val="24"/>
                <w:szCs w:val="24"/>
              </w:rPr>
            </m:ctrlPr>
          </m:sSupPr>
          <m:e>
            <m:r>
              <m:rPr>
                <m:sty m:val="bi"/>
              </m:rPr>
              <w:rPr>
                <w:rFonts w:ascii="Cambria Math" w:eastAsiaTheme="minorEastAsia" w:hAnsi="Cambria Math"/>
                <w:sz w:val="24"/>
                <w:szCs w:val="24"/>
              </w:rPr>
              <m:t>X</m:t>
            </m:r>
          </m:e>
          <m:sup>
            <m:r>
              <m:rPr>
                <m:nor/>
              </m:rPr>
              <w:rPr>
                <w:rFonts w:ascii="Cambria Math" w:eastAsiaTheme="minorEastAsia" w:hAnsi="Cambria Math"/>
                <w:b/>
                <w:sz w:val="24"/>
                <w:szCs w:val="24"/>
              </w:rPr>
              <m:t>survey</m:t>
            </m:r>
          </m:sup>
        </m:sSup>
      </m:oMath>
      <w:r w:rsidR="003533FD">
        <w:rPr>
          <w:rFonts w:ascii="Times New Roman" w:eastAsiaTheme="minorEastAsia" w:hAnsi="Times New Roman" w:cs="Times New Roman"/>
          <w:b/>
        </w:rPr>
        <w:t xml:space="preserve">). </w:t>
      </w:r>
    </w:p>
    <w:p w:rsidR="00E64C9B" w:rsidRDefault="007B0687" w:rsidP="00F27D39">
      <w:pPr>
        <w:spacing w:line="480" w:lineRule="auto"/>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w:t>
      </w:r>
      <w:r>
        <w:rPr>
          <w:rFonts w:ascii="Times New Roman" w:hAnsi="Times New Roman" w:cs="Times New Roman"/>
          <w:sz w:val="24"/>
          <w:szCs w:val="24"/>
        </w:rPr>
        <w:lastRenderedPageBreak/>
        <w:t xml:space="preserve">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w:t>
      </w:r>
      <w:r w:rsidR="009A304C">
        <w:rPr>
          <w:rFonts w:ascii="Times New Roman" w:hAnsi="Times New Roman" w:cs="Times New Roman"/>
          <w:sz w:val="24"/>
          <w:szCs w:val="24"/>
        </w:rPr>
        <w:t>(</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xml:space="preserve">. (For both invertebrate species, </w:t>
      </w:r>
      <w:r w:rsidR="009A304C">
        <w:rPr>
          <w:rFonts w:ascii="Times New Roman" w:hAnsi="Times New Roman" w:cs="Times New Roman"/>
          <w:sz w:val="24"/>
          <w:szCs w:val="24"/>
        </w:rPr>
        <w:t>we</w:t>
      </w:r>
      <w:r w:rsidR="009D3032">
        <w:rPr>
          <w:rFonts w:ascii="Times New Roman" w:hAnsi="Times New Roman" w:cs="Times New Roman"/>
          <w:sz w:val="24"/>
          <w:szCs w:val="24"/>
        </w:rPr>
        <w:t xml:space="preserve">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F538A2"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m:oMathPara>
    </w:p>
    <w:p w:rsidR="00186A94" w:rsidRPr="00186A94" w:rsidRDefault="00F538A2"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F538A2"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p>
            <m:sSupPr>
              <m:ctrlPr>
                <w:rPr>
                  <w:rFonts w:ascii="Cambria Math" w:eastAsiaTheme="minorEastAsia" w:hAnsi="Cambria Math"/>
                  <w:b/>
                  <w:i/>
                </w:rPr>
              </m:ctrlPr>
            </m:sSupPr>
            <m:e>
              <m:r>
                <m:rPr>
                  <m:sty m:val="bi"/>
                </m:rPr>
                <w:rPr>
                  <w:rFonts w:ascii="Cambria Math" w:eastAsiaTheme="minorEastAsia" w:hAnsi="Cambria Math"/>
                </w:rPr>
                <m:t>β</m:t>
              </m:r>
            </m:e>
            <m:sup>
              <m:r>
                <m:rPr>
                  <m:sty m:val="bi"/>
                </m:rPr>
                <w:rPr>
                  <w:rFonts w:ascii="Cambria Math" w:eastAsiaTheme="minorEastAsia" w:hAnsi="Cambria Math"/>
                </w:rPr>
                <m:t>λ</m:t>
              </m:r>
            </m:sup>
          </m:sSup>
          <m:sSup>
            <m:sSupPr>
              <m:ctrlPr>
                <w:rPr>
                  <w:rFonts w:ascii="Cambria Math" w:eastAsiaTheme="minorEastAsia" w:hAnsi="Cambria Math"/>
                  <w:b/>
                  <w:i/>
                </w:rPr>
              </m:ctrlPr>
            </m:sSupPr>
            <m:e>
              <m:r>
                <m:rPr>
                  <m:sty m:val="bi"/>
                </m:rPr>
                <w:rPr>
                  <w:rFonts w:ascii="Cambria Math" w:eastAsiaTheme="minorEastAsia" w:hAnsi="Cambria Math"/>
                </w:rPr>
                <m:t>X</m:t>
              </m:r>
            </m:e>
            <m:sup>
              <m:r>
                <m:rPr>
                  <m:sty m:val="b"/>
                </m:rPr>
                <w:rPr>
                  <w:rFonts w:ascii="Cambria Math" w:eastAsiaTheme="minorEastAsia" w:hAnsi="Cambria Math"/>
                </w:rPr>
                <m:t>plot</m:t>
              </m:r>
            </m:sup>
          </m:sSup>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w:t>
      </w:r>
      <w:r w:rsidRPr="00186A94">
        <w:rPr>
          <w:rFonts w:ascii="Times New Roman" w:eastAsiaTheme="minorEastAsia" w:hAnsi="Times New Roman" w:cs="Times New Roman"/>
          <w:sz w:val="24"/>
          <w:szCs w:val="24"/>
        </w:rPr>
        <w:lastRenderedPageBreak/>
        <w:t>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F538A2"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F538A2"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F538A2"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w:t>
      </w:r>
      <w:r w:rsidR="007F5C5A">
        <w:rPr>
          <w:rFonts w:ascii="Times New Roman" w:hAnsi="Times New Roman" w:cs="Times New Roman"/>
          <w:sz w:val="24"/>
          <w:szCs w:val="24"/>
        </w:rPr>
        <w:lastRenderedPageBreak/>
        <w:t>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011824" w:rsidRPr="00E81F23" w:rsidRDefault="00011824" w:rsidP="00011824">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Based on the natural history of each target species and our knowledge of the study system, we identified habitat covariates (XX MORE DESCRIBE PROCESS) </w:t>
      </w:r>
      <w:proofErr w:type="gramStart"/>
      <w:r w:rsidRPr="00C966A8">
        <w:rPr>
          <w:rFonts w:ascii="Times New Roman" w:hAnsi="Times New Roman" w:cs="Times New Roman"/>
          <w:bCs/>
          <w:sz w:val="24"/>
          <w:szCs w:val="24"/>
        </w:rPr>
        <w:t>Our</w:t>
      </w:r>
      <w:proofErr w:type="gramEnd"/>
      <w:r w:rsidRPr="00C966A8">
        <w:rPr>
          <w:rFonts w:ascii="Times New Roman" w:hAnsi="Times New Roman" w:cs="Times New Roman"/>
          <w:bCs/>
          <w:sz w:val="24"/>
          <w:szCs w:val="24"/>
        </w:rPr>
        <w:t xml:space="preserve"> biological hypotheses were formed based on our understanding of the ecology and habitat requirements of each individual species.</w:t>
      </w:r>
      <w:r>
        <w:rPr>
          <w:rFonts w:ascii="Times New Roman" w:hAnsi="Times New Roman" w:cs="Times New Roman"/>
          <w:bCs/>
          <w:sz w:val="24"/>
          <w:szCs w:val="24"/>
        </w:rPr>
        <w:t xml:space="preserve">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 xml:space="preserve">Martin, J. W. and J. R. Parrish 2000). </w:t>
      </w:r>
      <w:proofErr w:type="spellStart"/>
      <w:r w:rsidRPr="00C966A8">
        <w:rPr>
          <w:rFonts w:ascii="Times New Roman" w:hAnsi="Times New Roman" w:cs="Times New Roman"/>
          <w:bCs/>
          <w:sz w:val="24"/>
          <w:szCs w:val="24"/>
        </w:rPr>
        <w:t>Dechant</w:t>
      </w:r>
      <w:proofErr w:type="spellEnd"/>
      <w:r w:rsidRPr="00C966A8">
        <w:rPr>
          <w:rFonts w:ascii="Times New Roman" w:hAnsi="Times New Roman" w:cs="Times New Roman"/>
          <w:bCs/>
          <w:sz w:val="24"/>
          <w:szCs w:val="24"/>
        </w:rPr>
        <w:t xml:space="preserve"> et al. (</w:t>
      </w:r>
      <w:proofErr w:type="gramStart"/>
      <w:r>
        <w:rPr>
          <w:rFonts w:ascii="Times New Roman" w:hAnsi="Times New Roman" w:cs="Times New Roman"/>
          <w:bCs/>
          <w:sz w:val="24"/>
          <w:szCs w:val="24"/>
        </w:rPr>
        <w:t>XX</w:t>
      </w:r>
      <w:r w:rsidRPr="00C966A8">
        <w:rPr>
          <w:rFonts w:ascii="Times New Roman" w:hAnsi="Times New Roman" w:cs="Times New Roman"/>
          <w:bCs/>
          <w:sz w:val="24"/>
          <w:szCs w:val="24"/>
        </w:rPr>
        <w:t>[</w:t>
      </w:r>
      <w:proofErr w:type="gramEnd"/>
      <w:r w:rsidRPr="00C966A8">
        <w:rPr>
          <w:rFonts w:ascii="Times New Roman" w:hAnsi="Times New Roman" w:cs="Times New Roman"/>
          <w:bCs/>
          <w:sz w:val="24"/>
          <w:szCs w:val="24"/>
        </w:rPr>
        <w:t xml:space="preserve">1999], 2002) 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The Leonard’s skipper seems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although d</w:t>
      </w:r>
      <w:r w:rsidRPr="00C966A8">
        <w:rPr>
          <w:rFonts w:ascii="Times New Roman" w:hAnsi="Times New Roman" w:cs="Times New Roman"/>
          <w:bCs/>
          <w:sz w:val="24"/>
          <w:szCs w:val="24"/>
        </w:rPr>
        <w:t xml:space="preserve">efinitive information is not </w:t>
      </w:r>
      <w:r>
        <w:rPr>
          <w:rFonts w:ascii="Times New Roman" w:hAnsi="Times New Roman" w:cs="Times New Roman"/>
          <w:bCs/>
          <w:sz w:val="24"/>
          <w:szCs w:val="24"/>
        </w:rPr>
        <w:t>available,</w:t>
      </w:r>
      <w:r w:rsidRPr="00C966A8">
        <w:rPr>
          <w:rFonts w:ascii="Times New Roman" w:hAnsi="Times New Roman" w:cs="Times New Roman"/>
          <w:bCs/>
          <w:sz w:val="24"/>
          <w:szCs w:val="24"/>
        </w:rPr>
        <w:t xml:space="preserve"> </w:t>
      </w:r>
      <w:r>
        <w:rPr>
          <w:rFonts w:ascii="Times New Roman" w:hAnsi="Times New Roman" w:cs="Times New Roman"/>
          <w:bCs/>
          <w:sz w:val="24"/>
          <w:szCs w:val="24"/>
        </w:rPr>
        <w:t>they</w:t>
      </w:r>
      <w:r w:rsidRPr="00C966A8">
        <w:rPr>
          <w:rFonts w:ascii="Times New Roman" w:hAnsi="Times New Roman" w:cs="Times New Roman"/>
          <w:bCs/>
          <w:sz w:val="24"/>
          <w:szCs w:val="24"/>
        </w:rPr>
        <w:t xml:space="preserve"> likely overwinter in the tangle of vegetation at the base of bunchgrasses or on the ground under the overhanging grass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Robert Dana, pers. communication)</w:t>
      </w:r>
      <w:r>
        <w:rPr>
          <w:rFonts w:ascii="Times New Roman" w:hAnsi="Times New Roman" w:cs="Times New Roman"/>
          <w:bCs/>
          <w:sz w:val="24"/>
          <w:szCs w:val="24"/>
        </w:rPr>
        <w:t xml:space="preserve"> which may make them susceptible to destruction during prescribed burning (XX Dana)</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and this genus is believed to be a preferred nectar source (</w:t>
      </w:r>
      <w:r>
        <w:rPr>
          <w:rFonts w:ascii="Times New Roman" w:hAnsi="Times New Roman" w:cs="Times New Roman"/>
          <w:bCs/>
          <w:sz w:val="24"/>
          <w:szCs w:val="24"/>
        </w:rPr>
        <w:t xml:space="preserve">XX </w:t>
      </w:r>
      <w:r w:rsidRPr="00C966A8">
        <w:rPr>
          <w:rFonts w:ascii="Times New Roman" w:hAnsi="Times New Roman" w:cs="Times New Roman"/>
          <w:bCs/>
          <w:sz w:val="24"/>
          <w:szCs w:val="24"/>
        </w:rPr>
        <w:t>source, maybe invert surveys of SDSF).</w:t>
      </w:r>
      <w:r>
        <w:rPr>
          <w:rFonts w:ascii="Times New Roman" w:hAnsi="Times New Roman" w:cs="Times New Roman"/>
          <w:bCs/>
          <w:sz w:val="24"/>
          <w:szCs w:val="24"/>
        </w:rPr>
        <w:t xml:space="preserve"> We </w:t>
      </w:r>
      <w:r>
        <w:rPr>
          <w:rFonts w:ascii="Times New Roman" w:hAnsi="Times New Roman" w:cs="Times New Roman"/>
          <w:bCs/>
          <w:sz w:val="24"/>
          <w:szCs w:val="24"/>
        </w:rPr>
        <w:lastRenderedPageBreak/>
        <w:t xml:space="preserve">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Anecdotally, observers have noted that tiger beetles seem to be found most frequently in areas of Sand Dunes and Sherburne that are relatively “hilly,” rather than flat</w:t>
      </w:r>
      <w:r>
        <w:rPr>
          <w:rFonts w:ascii="Times New Roman" w:hAnsi="Times New Roman" w:cs="Times New Roman"/>
          <w:bCs/>
          <w:sz w:val="24"/>
          <w:szCs w:val="24"/>
        </w:rPr>
        <w:t xml:space="preserve"> (Christopher Smith, pers. communication)</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w:t>
      </w:r>
    </w:p>
    <w:p w:rsidR="00011824" w:rsidRDefault="00011824" w:rsidP="00F27D39">
      <w:pPr>
        <w:spacing w:line="480" w:lineRule="auto"/>
        <w:rPr>
          <w:rFonts w:ascii="Times New Roman" w:hAnsi="Times New Roman" w:cs="Times New Roman"/>
          <w:sz w:val="24"/>
          <w:szCs w:val="24"/>
        </w:rPr>
      </w:pP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 plots. Mean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 apparently occupied plot</w:t>
      </w:r>
      <w:r>
        <w:rPr>
          <w:rFonts w:ascii="Times New Roman" w:hAnsi="Times New Roman" w:cs="Times New Roman"/>
          <w:sz w:val="24"/>
          <w:szCs w:val="24"/>
        </w:rPr>
        <w:t xml:space="preserve">. </w:t>
      </w:r>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w:t>
      </w:r>
      <w:r w:rsidR="00E519BD">
        <w:rPr>
          <w:rFonts w:ascii="Times New Roman" w:hAnsi="Times New Roman" w:cs="Times New Roman"/>
          <w:sz w:val="20"/>
          <w:szCs w:val="20"/>
        </w:rPr>
        <w:t xml:space="preserve">The last column includes a multi-variate model with all </w:t>
      </w:r>
      <w:r w:rsidR="00E519BD">
        <w:rPr>
          <w:rFonts w:ascii="Times New Roman" w:hAnsi="Times New Roman" w:cs="Times New Roman"/>
          <w:sz w:val="20"/>
          <w:szCs w:val="20"/>
        </w:rPr>
        <w:lastRenderedPageBreak/>
        <w:t xml:space="preserve">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lastRenderedPageBreak/>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 Mean predicted abundanc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570AE0">
        <w:rPr>
          <w:rFonts w:ascii="Times New Roman" w:hAnsi="Times New Roman" w:cs="Times New Roman"/>
          <w:sz w:val="24"/>
          <w:szCs w:val="24"/>
        </w:rPr>
        <w:t>the occupancy covariate</w:t>
      </w:r>
      <w:r w:rsidR="00A71444">
        <w:rPr>
          <w:rFonts w:ascii="Times New Roman" w:hAnsi="Times New Roman" w:cs="Times New Roman"/>
          <w:sz w:val="24"/>
          <w:szCs w:val="24"/>
        </w:rPr>
        <w:t xml:space="preserve"> </w:t>
      </w:r>
      <w:r w:rsidR="00827558">
        <w:rPr>
          <w:rFonts w:ascii="Times New Roman" w:hAnsi="Times New Roman" w:cs="Times New Roman"/>
          <w:sz w:val="24"/>
          <w:szCs w:val="24"/>
        </w:rPr>
        <w:t>for</w:t>
      </w:r>
      <w:r w:rsidR="004771E0" w:rsidRPr="00C966A8">
        <w:rPr>
          <w:rFonts w:ascii="Times New Roman" w:hAnsi="Times New Roman" w:cs="Times New Roman"/>
          <w:sz w:val="24"/>
          <w:szCs w:val="24"/>
        </w:rPr>
        <w:t xml:space="preserve"> our JAGS model</w:t>
      </w:r>
      <w:r w:rsidR="00D274C7">
        <w:rPr>
          <w:rFonts w:ascii="Times New Roman" w:hAnsi="Times New Roman" w:cs="Times New Roman"/>
          <w:sz w:val="24"/>
          <w:szCs w:val="24"/>
        </w:rPr>
        <w:t>.</w:t>
      </w:r>
      <w:r w:rsidR="00827558">
        <w:rPr>
          <w:rFonts w:ascii="Times New Roman" w:hAnsi="Times New Roman" w:cs="Times New Roman"/>
          <w:sz w:val="24"/>
          <w:szCs w:val="24"/>
        </w:rPr>
        <w:t xml:space="preserve"> Leonard’s skipper occupancy was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Table 4</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w:t>
      </w:r>
      <w:r w:rsidR="00827558">
        <w:rPr>
          <w:rFonts w:ascii="Times New Roman" w:hAnsi="Times New Roman" w:cs="Times New Roman"/>
          <w:sz w:val="20"/>
          <w:szCs w:val="20"/>
        </w:rPr>
        <w:t>The last col</w:t>
      </w:r>
      <w:r w:rsidR="00EF79B5">
        <w:rPr>
          <w:rFonts w:ascii="Times New Roman" w:hAnsi="Times New Roman" w:cs="Times New Roman"/>
          <w:sz w:val="20"/>
          <w:szCs w:val="20"/>
        </w:rPr>
        <w:t>umn includes results from our mu</w:t>
      </w:r>
      <w:r w:rsidR="00827558">
        <w:rPr>
          <w:rFonts w:ascii="Times New Roman" w:hAnsi="Times New Roman" w:cs="Times New Roman"/>
          <w:sz w:val="20"/>
          <w:szCs w:val="20"/>
        </w:rPr>
        <w:t>lti-variate JAGS model.</w:t>
      </w:r>
      <w:r w:rsidR="004E6D6C">
        <w:rPr>
          <w:rFonts w:ascii="Times New Roman" w:hAnsi="Times New Roman" w:cs="Times New Roman"/>
          <w:sz w:val="20"/>
          <w:szCs w:val="20"/>
        </w:rPr>
        <w:t xml:space="preserve"> Parameter estimates for the JAGS model are given with 85% credible intervals</w:t>
      </w:r>
      <w:r w:rsidR="00812E42">
        <w:rPr>
          <w:rFonts w:ascii="Times New Roman" w:hAnsi="Times New Roman" w:cs="Times New Roman"/>
          <w:sz w:val="20"/>
          <w:szCs w:val="20"/>
        </w:rPr>
        <w:t>, and DIC is listed in place of AIC</w:t>
      </w:r>
      <w:r w:rsidR="004E6D6C">
        <w:rPr>
          <w:rFonts w:ascii="Times New Roman" w:hAnsi="Times New Roman" w:cs="Times New Roman"/>
          <w:sz w:val="20"/>
          <w:szCs w:val="20"/>
        </w:rPr>
        <w:t xml:space="preserve">. </w:t>
      </w:r>
      <w:r w:rsidRPr="00B25E21">
        <w:rPr>
          <w:rFonts w:ascii="Times New Roman" w:hAnsi="Times New Roman" w:cs="Times New Roman"/>
          <w:sz w:val="20"/>
          <w:szCs w:val="20"/>
        </w:rPr>
        <w:t>Bolded parameter estimates are significant at p &lt; 0.15.</w:t>
      </w:r>
    </w:p>
    <w:tbl>
      <w:tblPr>
        <w:tblW w:w="0" w:type="auto"/>
        <w:tblCellMar>
          <w:left w:w="29" w:type="dxa"/>
          <w:right w:w="29" w:type="dxa"/>
        </w:tblCellMar>
        <w:tblLook w:val="04A0" w:firstRow="1" w:lastRow="0" w:firstColumn="1" w:lastColumn="0" w:noHBand="0" w:noVBand="1"/>
      </w:tblPr>
      <w:tblGrid>
        <w:gridCol w:w="1238"/>
        <w:gridCol w:w="1009"/>
        <w:gridCol w:w="1009"/>
        <w:gridCol w:w="1010"/>
        <w:gridCol w:w="1010"/>
        <w:gridCol w:w="1010"/>
        <w:gridCol w:w="1010"/>
        <w:gridCol w:w="1010"/>
        <w:gridCol w:w="1054"/>
      </w:tblGrid>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726C90" w:rsidRDefault="00B45A88"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EB0DBF">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EB0DBF">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c>
          <w:tcPr>
            <w:tcW w:w="0" w:type="auto"/>
            <w:tcBorders>
              <w:top w:val="single" w:sz="4" w:space="0" w:color="auto"/>
              <w:left w:val="nil"/>
              <w:bottom w:val="nil"/>
              <w:right w:val="nil"/>
            </w:tcBorders>
            <w:shd w:val="clear" w:color="auto" w:fill="auto"/>
            <w:noWrap/>
            <w:vAlign w:val="bottom"/>
            <w:hideMark/>
          </w:tcPr>
          <w:p w:rsidR="00EB0DBF" w:rsidRPr="00AB4ADE" w:rsidRDefault="00EB0DBF" w:rsidP="00EB0DBF">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69</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c>
          <w:tcPr>
            <w:tcW w:w="0" w:type="auto"/>
            <w:tcBorders>
              <w:top w:val="nil"/>
              <w:left w:val="nil"/>
              <w:bottom w:val="nil"/>
              <w:right w:val="nil"/>
            </w:tcBorders>
            <w:shd w:val="clear" w:color="auto" w:fill="auto"/>
            <w:noWrap/>
            <w:vAlign w:val="bottom"/>
            <w:hideMark/>
          </w:tcPr>
          <w:p w:rsidR="00B45A88" w:rsidRPr="00AB4ADE" w:rsidRDefault="00EB0DBF" w:rsidP="0042730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27302">
              <w:rPr>
                <w:rFonts w:ascii="Times New Roman" w:eastAsia="Times New Roman" w:hAnsi="Times New Roman" w:cs="Times New Roman"/>
                <w:color w:val="000000"/>
                <w:sz w:val="18"/>
                <w:szCs w:val="18"/>
              </w:rPr>
              <w:t>-1.75,0.27</w:t>
            </w: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427302" w:rsidRPr="00AB4ADE" w:rsidRDefault="00EB0DBF" w:rsidP="0042730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0</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427302" w:rsidP="00F538A2">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38,4.29)</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c>
          <w:tcPr>
            <w:tcW w:w="0" w:type="auto"/>
            <w:tcBorders>
              <w:top w:val="nil"/>
              <w:left w:val="nil"/>
              <w:bottom w:val="nil"/>
              <w:right w:val="nil"/>
            </w:tcBorders>
            <w:shd w:val="clear" w:color="auto" w:fill="auto"/>
            <w:noWrap/>
            <w:vAlign w:val="bottom"/>
            <w:hideMark/>
          </w:tcPr>
          <w:p w:rsidR="00B45A88" w:rsidRPr="00AB4ADE" w:rsidRDefault="00EB0DBF" w:rsidP="00F538A2">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gridSpan w:val="8"/>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sz w:val="20"/>
                <w:szCs w:val="20"/>
              </w:rPr>
            </w:pP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n with 85% confidence intervals. </w:t>
      </w:r>
      <w:r w:rsidR="00D50313">
        <w:rPr>
          <w:rFonts w:ascii="Times New Roman" w:hAnsi="Times New Roman" w:cs="Times New Roman"/>
          <w:sz w:val="20"/>
          <w:szCs w:val="20"/>
        </w:rPr>
        <w:t>The last column includes results from our multi-variate JAGS model. Parameter estimates for the JAGS model are given with 85% credible intervals</w:t>
      </w:r>
      <w:r w:rsidR="00812E42">
        <w:rPr>
          <w:rFonts w:ascii="Times New Roman" w:hAnsi="Times New Roman" w:cs="Times New Roman"/>
          <w:sz w:val="20"/>
          <w:szCs w:val="20"/>
        </w:rPr>
        <w:t>, and DIC is listed in place of AIC</w:t>
      </w:r>
      <w:r w:rsidR="00D50313">
        <w:rPr>
          <w:rFonts w:ascii="Times New Roman" w:hAnsi="Times New Roman" w:cs="Times New Roman"/>
          <w:sz w:val="20"/>
          <w:szCs w:val="20"/>
        </w:rPr>
        <w:t>.</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0" w:type="auto"/>
        <w:tblCellMar>
          <w:left w:w="29" w:type="dxa"/>
          <w:right w:w="29" w:type="dxa"/>
        </w:tblCellMar>
        <w:tblLook w:val="04A0" w:firstRow="1" w:lastRow="0" w:firstColumn="1" w:lastColumn="0" w:noHBand="0" w:noVBand="1"/>
      </w:tblPr>
      <w:tblGrid>
        <w:gridCol w:w="1239"/>
        <w:gridCol w:w="1102"/>
        <w:gridCol w:w="990"/>
        <w:gridCol w:w="990"/>
        <w:gridCol w:w="973"/>
        <w:gridCol w:w="1064"/>
        <w:gridCol w:w="974"/>
        <w:gridCol w:w="974"/>
        <w:gridCol w:w="1054"/>
      </w:tblGrid>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Multiple</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c>
          <w:tcPr>
            <w:tcW w:w="0" w:type="auto"/>
            <w:tcBorders>
              <w:top w:val="nil"/>
              <w:left w:val="nil"/>
              <w:bottom w:val="single" w:sz="4" w:space="0" w:color="auto"/>
              <w:right w:val="nil"/>
            </w:tcBorders>
            <w:shd w:val="clear" w:color="auto" w:fill="auto"/>
            <w:noWrap/>
            <w:vAlign w:val="bottom"/>
            <w:hideMark/>
          </w:tcPr>
          <w:p w:rsidR="00AB4ADE" w:rsidRPr="00726C90" w:rsidRDefault="00AB4ADE"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JAGS Model</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c>
          <w:tcPr>
            <w:tcW w:w="0" w:type="auto"/>
            <w:tcBorders>
              <w:top w:val="nil"/>
              <w:left w:val="nil"/>
              <w:bottom w:val="nil"/>
              <w:right w:val="nil"/>
            </w:tcBorders>
            <w:shd w:val="clear" w:color="auto" w:fill="auto"/>
            <w:noWrap/>
            <w:vAlign w:val="bottom"/>
            <w:hideMark/>
          </w:tcPr>
          <w:p w:rsidR="00CB1F47" w:rsidRPr="00AB4ADE" w:rsidRDefault="00CB1F47" w:rsidP="00473C43">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w:t>
            </w:r>
          </w:p>
        </w:tc>
      </w:tr>
      <w:tr w:rsidR="00AB4ADE" w:rsidRPr="00CE0CB4" w:rsidTr="00F538A2">
        <w:trPr>
          <w:trHeight w:val="279"/>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c>
          <w:tcPr>
            <w:tcW w:w="0" w:type="auto"/>
            <w:tcBorders>
              <w:top w:val="nil"/>
              <w:left w:val="nil"/>
              <w:bottom w:val="nil"/>
              <w:right w:val="nil"/>
            </w:tcBorders>
            <w:shd w:val="clear" w:color="auto" w:fill="auto"/>
            <w:noWrap/>
            <w:vAlign w:val="bottom"/>
            <w:hideMark/>
          </w:tcPr>
          <w:p w:rsidR="00AB4ADE" w:rsidRDefault="00F538A2" w:rsidP="00CB1F47">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13,17.7)</w:t>
            </w:r>
          </w:p>
          <w:p w:rsidR="00CE0CB4" w:rsidRPr="00AB4ADE" w:rsidRDefault="00CE0CB4" w:rsidP="00CE0CB4">
            <w:pPr>
              <w:spacing w:after="0" w:line="240" w:lineRule="auto"/>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Default="00CB1F47"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92</w:t>
            </w:r>
          </w:p>
          <w:p w:rsidR="00CB1F47" w:rsidRPr="00AB4ADE" w:rsidRDefault="00CB1F47" w:rsidP="00AB4ADE">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11,1.84)</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Litter</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902" w:type="dxa"/>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02" w:type="dxa"/>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etection Model</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gridSpan w:val="8"/>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ynamics</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sz w:val="18"/>
                <w:szCs w:val="18"/>
              </w:rPr>
            </w:pP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902" w:type="dxa"/>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726C90">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 (DIC)</w:t>
            </w:r>
          </w:p>
        </w:tc>
        <w:tc>
          <w:tcPr>
            <w:tcW w:w="11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902" w:type="dxa"/>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0" w:type="auto"/>
            <w:tcBorders>
              <w:top w:val="nil"/>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c>
          <w:tcPr>
            <w:tcW w:w="0" w:type="auto"/>
            <w:tcBorders>
              <w:top w:val="nil"/>
              <w:left w:val="nil"/>
              <w:bottom w:val="single" w:sz="4" w:space="0" w:color="auto"/>
              <w:right w:val="nil"/>
            </w:tcBorders>
            <w:shd w:val="clear" w:color="auto" w:fill="auto"/>
            <w:noWrap/>
            <w:vAlign w:val="bottom"/>
            <w:hideMark/>
          </w:tcPr>
          <w:p w:rsidR="00AB4ADE" w:rsidRPr="00AB4ADE" w:rsidRDefault="00726C90" w:rsidP="00726C90">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5.84</w:t>
            </w:r>
          </w:p>
        </w:tc>
      </w:tr>
    </w:tbl>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800127" w:rsidP="004E6D6C">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 xml:space="preserve">Tiger beetles were observed </w:t>
      </w:r>
      <w:r w:rsidR="00812E42">
        <w:rPr>
          <w:rFonts w:ascii="Times New Roman" w:hAnsi="Times New Roman" w:cs="Times New Roman"/>
          <w:sz w:val="24"/>
          <w:szCs w:val="24"/>
        </w:rPr>
        <w:t>in 27 of 59 plots</w:t>
      </w:r>
      <w:r w:rsidR="00BB7A14">
        <w:rPr>
          <w:rFonts w:ascii="Times New Roman" w:hAnsi="Times New Roman" w:cs="Times New Roman"/>
          <w:sz w:val="24"/>
          <w:szCs w:val="24"/>
        </w:rPr>
        <w:t xml:space="preserve"> and mean abundance in plots where tiger beetles were detected was 13.2 (85% CI 2.03 - 24.37)</w:t>
      </w:r>
      <w:r>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BB7A14">
        <w:rPr>
          <w:rFonts w:ascii="Times New Roman" w:hAnsi="Times New Roman" w:cs="Times New Roman"/>
          <w:sz w:val="24"/>
          <w:szCs w:val="24"/>
        </w:rPr>
        <w:t>5</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BB7A14">
        <w:rPr>
          <w:rFonts w:ascii="Times New Roman" w:hAnsi="Times New Roman" w:cs="Times New Roman"/>
          <w:sz w:val="24"/>
          <w:szCs w:val="24"/>
        </w:rPr>
        <w:t>6</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5</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modeled with a negative binomial distribution</w:t>
      </w:r>
      <w:r w:rsidRPr="00B25E21">
        <w:rPr>
          <w:rFonts w:ascii="Times New Roman" w:hAnsi="Times New Roman" w:cs="Times New Roman"/>
          <w:sz w:val="20"/>
          <w:szCs w:val="20"/>
        </w:rPr>
        <w:t xml:space="preserve"> in all models. Parameter estimates are given with 85% confidence intervals. 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Occupancy Models</w:t>
            </w:r>
          </w:p>
        </w:tc>
        <w:tc>
          <w:tcPr>
            <w:tcW w:w="0" w:type="auto"/>
            <w:tcBorders>
              <w:top w:val="single" w:sz="4" w:space="0" w:color="auto"/>
              <w:left w:val="nil"/>
              <w:bottom w:val="nil"/>
              <w:right w:val="nil"/>
            </w:tcBorders>
            <w:shd w:val="clear" w:color="auto" w:fill="auto"/>
            <w:noWrap/>
            <w:vAlign w:val="bottom"/>
            <w:hideMark/>
          </w:tcPr>
          <w:p w:rsidR="00B45A88" w:rsidRPr="00800127" w:rsidRDefault="00B45A88" w:rsidP="00F538A2">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B45A88"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B45A88" w:rsidRPr="00800127" w:rsidRDefault="00B45A88" w:rsidP="00F538A2">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p>
        </w:tc>
      </w:tr>
      <w:tr w:rsidR="00B45A88"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c>
          <w:tcPr>
            <w:tcW w:w="0" w:type="auto"/>
            <w:tcBorders>
              <w:top w:val="nil"/>
              <w:left w:val="nil"/>
              <w:bottom w:val="nil"/>
              <w:right w:val="nil"/>
            </w:tcBorders>
            <w:shd w:val="clear" w:color="auto" w:fill="auto"/>
            <w:noWrap/>
            <w:vAlign w:val="bottom"/>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p>
        </w:tc>
      </w:tr>
      <w:tr w:rsidR="00B45A88" w:rsidRPr="00AB4ADE" w:rsidTr="00F538A2">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B45A88" w:rsidRPr="00AB4ADE" w:rsidRDefault="00B45A88"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c>
          <w:tcPr>
            <w:tcW w:w="0" w:type="auto"/>
            <w:tcBorders>
              <w:top w:val="single" w:sz="4" w:space="0" w:color="auto"/>
              <w:left w:val="nil"/>
              <w:bottom w:val="single" w:sz="4" w:space="0" w:color="auto"/>
              <w:right w:val="nil"/>
            </w:tcBorders>
            <w:shd w:val="clear" w:color="auto" w:fill="auto"/>
            <w:noWrap/>
            <w:vAlign w:val="bottom"/>
            <w:hideMark/>
          </w:tcPr>
          <w:p w:rsidR="00B45A88" w:rsidRPr="00AB4ADE" w:rsidRDefault="00B45A88"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6</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gridCol w:w="1212"/>
      </w:tblGrid>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c>
          <w:tcPr>
            <w:tcW w:w="0" w:type="auto"/>
            <w:tcBorders>
              <w:top w:val="single" w:sz="4" w:space="0" w:color="auto"/>
              <w:left w:val="nil"/>
              <w:bottom w:val="nil"/>
              <w:right w:val="nil"/>
            </w:tcBorders>
            <w:shd w:val="clear" w:color="auto" w:fill="auto"/>
            <w:noWrap/>
            <w:vAlign w:val="bottom"/>
            <w:hideMark/>
          </w:tcPr>
          <w:p w:rsidR="00AB4ADE" w:rsidRPr="00800127" w:rsidRDefault="00AB4ADE" w:rsidP="00AB4ADE">
            <w:pPr>
              <w:spacing w:after="0" w:line="240" w:lineRule="auto"/>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Multiple</w:t>
            </w:r>
          </w:p>
        </w:tc>
      </w:tr>
      <w:tr w:rsidR="00AB4ADE" w:rsidRPr="00AB4ADE" w:rsidTr="00AB4ADE">
        <w:trPr>
          <w:trHeight w:val="288"/>
        </w:trPr>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0" w:type="auto"/>
            <w:tcBorders>
              <w:top w:val="nil"/>
              <w:left w:val="nil"/>
              <w:bottom w:val="single" w:sz="4" w:space="0" w:color="auto"/>
              <w:right w:val="nil"/>
            </w:tcBorders>
            <w:shd w:val="clear" w:color="auto" w:fill="auto"/>
            <w:noWrap/>
            <w:vAlign w:val="bottom"/>
            <w:hideMark/>
          </w:tcPr>
          <w:p w:rsidR="00AB4ADE" w:rsidRPr="00800127" w:rsidRDefault="00AB4ADE" w:rsidP="00AB4ADE">
            <w:pPr>
              <w:spacing w:after="0" w:line="240" w:lineRule="auto"/>
              <w:jc w:val="center"/>
              <w:rPr>
                <w:rFonts w:ascii="Times New Roman" w:eastAsia="Times New Roman" w:hAnsi="Times New Roman" w:cs="Times New Roman"/>
                <w:b/>
                <w:color w:val="000000"/>
                <w:sz w:val="18"/>
                <w:szCs w:val="18"/>
              </w:rPr>
            </w:pPr>
            <w:r w:rsidRPr="00800127">
              <w:rPr>
                <w:rFonts w:ascii="Times New Roman" w:eastAsia="Times New Roman" w:hAnsi="Times New Roman" w:cs="Times New Roman"/>
                <w:b/>
                <w:color w:val="000000"/>
                <w:sz w:val="18"/>
                <w:szCs w:val="18"/>
              </w:rPr>
              <w:t>JAGS Model</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c>
          <w:tcPr>
            <w:tcW w:w="0" w:type="auto"/>
            <w:tcBorders>
              <w:top w:val="single" w:sz="4" w:space="0" w:color="auto"/>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Survival</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noWrap/>
            <w:vAlign w:val="bottom"/>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p>
        </w:tc>
      </w:tr>
      <w:tr w:rsidR="00AB4ADE" w:rsidRPr="00AB4ADE"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AIC/DIC</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AB4ADE" w:rsidRPr="00AB4ADE" w:rsidRDefault="00AB4ADE"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c>
          <w:tcPr>
            <w:tcW w:w="0" w:type="auto"/>
            <w:tcBorders>
              <w:top w:val="single" w:sz="4" w:space="0" w:color="auto"/>
              <w:left w:val="nil"/>
              <w:bottom w:val="single" w:sz="4" w:space="0" w:color="auto"/>
              <w:right w:val="nil"/>
            </w:tcBorders>
            <w:shd w:val="clear" w:color="auto" w:fill="auto"/>
            <w:noWrap/>
            <w:vAlign w:val="bottom"/>
            <w:hideMark/>
          </w:tcPr>
          <w:p w:rsidR="00AB4ADE" w:rsidRPr="00AB4ADE" w:rsidRDefault="00AB4ADE"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r>
    </w:tbl>
    <w:p w:rsidR="00AC7BFD" w:rsidRDefault="00AC7BFD"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F27D39">
      <w:pPr>
        <w:autoSpaceDE w:val="0"/>
        <w:autoSpaceDN w:val="0"/>
        <w:spacing w:line="480" w:lineRule="auto"/>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27445D">
        <w:rPr>
          <w:rFonts w:ascii="Times New Roman" w:hAnsi="Times New Roman" w:cs="Times New Roman"/>
          <w:sz w:val="24"/>
          <w:szCs w:val="24"/>
        </w:rPr>
        <w:t xml:space="preserve"> in 11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Pr>
          <w:rFonts w:ascii="Times New Roman" w:hAnsi="Times New Roman" w:cs="Times New Roman"/>
          <w:bCs/>
          <w:sz w:val="24"/>
          <w:szCs w:val="24"/>
        </w:rPr>
        <w:t>.</w:t>
      </w:r>
      <w:r w:rsidR="00AA501F">
        <w:rPr>
          <w:rFonts w:ascii="Times New Roman" w:hAnsi="Times New Roman" w:cs="Times New Roman"/>
          <w:bCs/>
          <w:sz w:val="24"/>
          <w:szCs w:val="24"/>
        </w:rPr>
        <w:t xml:space="preserve"> The mean observed abundance in plots where hog-nosed snakes were detected was 1.67 (85% CI 1.0-2.34).</w:t>
      </w:r>
      <w:r w:rsidR="00E81529">
        <w:rPr>
          <w:rFonts w:ascii="Times New Roman" w:hAnsi="Times New Roman" w:cs="Times New Roman"/>
          <w:bCs/>
          <w:sz w:val="24"/>
          <w:szCs w:val="24"/>
        </w:rPr>
        <w:t xml:space="preserve"> Data for both species of snakes was insufficient for occupancy and abundance analysis.</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lastRenderedPageBreak/>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w:t>
      </w:r>
      <w:r w:rsidRPr="00A96F49">
        <w:rPr>
          <w:rFonts w:ascii="Times New Roman" w:hAnsi="Times New Roman" w:cs="Times New Roman"/>
          <w:bCs/>
          <w:sz w:val="24"/>
          <w:szCs w:val="24"/>
        </w:rPr>
        <w:lastRenderedPageBreak/>
        <w:t>openings created by logging could be considered to be available the same or the next year, depending on when they were logged. Lark sparrows may also avoid negative effects of prescribed burning because they often territorialize habitat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ly disrupt the life cycle of our target invertebrate species (Dana, 1991, Swengel 1996, Bendel et al. 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w:t>
      </w:r>
      <w:r w:rsidRPr="00A96F49">
        <w:rPr>
          <w:rFonts w:ascii="Times New Roman" w:hAnsi="Times New Roman" w:cs="Times New Roman"/>
          <w:bCs/>
          <w:sz w:val="24"/>
          <w:szCs w:val="24"/>
        </w:rPr>
        <w:lastRenderedPageBreak/>
        <w:t xml:space="preserve">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to provide </w:t>
      </w:r>
      <w:proofErr w:type="spellStart"/>
      <w:r w:rsidR="00A96F49" w:rsidRPr="00A96F49">
        <w:rPr>
          <w:rFonts w:ascii="Times New Roman" w:hAnsi="Times New Roman" w:cs="Times New Roman"/>
          <w:bCs/>
          <w:sz w:val="24"/>
          <w:szCs w:val="24"/>
        </w:rPr>
        <w:t>refugiu</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w:t>
      </w:r>
      <w:r w:rsidR="00A96F49" w:rsidRPr="00A96F49">
        <w:rPr>
          <w:rFonts w:ascii="Times New Roman" w:hAnsi="Times New Roman" w:cs="Times New Roman"/>
          <w:bCs/>
          <w:sz w:val="24"/>
          <w:szCs w:val="24"/>
        </w:rPr>
        <w:lastRenderedPageBreak/>
        <w:t xml:space="preserve">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is study generated a number of potentially beneficial recommendations for the focus and design of future research. Due to low rates of detection for some species, the subsequent analyses </w:t>
      </w:r>
      <w:r w:rsidR="00925008">
        <w:rPr>
          <w:rFonts w:ascii="Times New Roman" w:hAnsi="Times New Roman" w:cs="Times New Roman"/>
          <w:bCs/>
          <w:sz w:val="24"/>
          <w:szCs w:val="24"/>
        </w:rPr>
        <w:t>had</w:t>
      </w:r>
      <w:r w:rsidRPr="00A96F49">
        <w:rPr>
          <w:rFonts w:ascii="Times New Roman" w:hAnsi="Times New Roman" w:cs="Times New Roman"/>
          <w:bCs/>
          <w:sz w:val="24"/>
          <w:szCs w:val="24"/>
        </w:rPr>
        <w:t xml:space="preserv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Pr="00A96F49">
        <w:rPr>
          <w:rFonts w:ascii="Times New Roman" w:hAnsi="Times New Roman" w:cs="Times New Roman"/>
          <w:bCs/>
          <w:sz w:val="24"/>
          <w:szCs w:val="24"/>
        </w:rPr>
        <w:t>.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bookmarkStart w:id="0" w:name="_GoBack"/>
      <w:bookmarkEnd w:id="0"/>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lastRenderedPageBreak/>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6601"/>
    <w:rsid w:val="00026EF5"/>
    <w:rsid w:val="00027499"/>
    <w:rsid w:val="00027F33"/>
    <w:rsid w:val="00032327"/>
    <w:rsid w:val="000357D8"/>
    <w:rsid w:val="00036B39"/>
    <w:rsid w:val="0005367D"/>
    <w:rsid w:val="000542E8"/>
    <w:rsid w:val="00056541"/>
    <w:rsid w:val="0005685F"/>
    <w:rsid w:val="00060925"/>
    <w:rsid w:val="00061489"/>
    <w:rsid w:val="000625B2"/>
    <w:rsid w:val="00064089"/>
    <w:rsid w:val="000709A1"/>
    <w:rsid w:val="00080E06"/>
    <w:rsid w:val="00084A8F"/>
    <w:rsid w:val="00085005"/>
    <w:rsid w:val="000850BF"/>
    <w:rsid w:val="00085AD1"/>
    <w:rsid w:val="000871D8"/>
    <w:rsid w:val="000A4F34"/>
    <w:rsid w:val="000A5C75"/>
    <w:rsid w:val="000B0F25"/>
    <w:rsid w:val="000E19BD"/>
    <w:rsid w:val="000E4049"/>
    <w:rsid w:val="000E7157"/>
    <w:rsid w:val="000F23FF"/>
    <w:rsid w:val="000F3B9B"/>
    <w:rsid w:val="000F4011"/>
    <w:rsid w:val="000F5110"/>
    <w:rsid w:val="000F77A9"/>
    <w:rsid w:val="0010471C"/>
    <w:rsid w:val="00105193"/>
    <w:rsid w:val="00110BEE"/>
    <w:rsid w:val="0011393B"/>
    <w:rsid w:val="0012118B"/>
    <w:rsid w:val="00130D27"/>
    <w:rsid w:val="00132F1B"/>
    <w:rsid w:val="00134FF7"/>
    <w:rsid w:val="00141F35"/>
    <w:rsid w:val="001446B1"/>
    <w:rsid w:val="0014632E"/>
    <w:rsid w:val="0014771C"/>
    <w:rsid w:val="001504C7"/>
    <w:rsid w:val="00151F6B"/>
    <w:rsid w:val="001520F6"/>
    <w:rsid w:val="00152E23"/>
    <w:rsid w:val="00152F05"/>
    <w:rsid w:val="0015495C"/>
    <w:rsid w:val="0016183D"/>
    <w:rsid w:val="001646DB"/>
    <w:rsid w:val="00182FEA"/>
    <w:rsid w:val="00186A94"/>
    <w:rsid w:val="001912D4"/>
    <w:rsid w:val="00191A3E"/>
    <w:rsid w:val="00193C65"/>
    <w:rsid w:val="0019529E"/>
    <w:rsid w:val="001A36F8"/>
    <w:rsid w:val="001A667E"/>
    <w:rsid w:val="001B14FB"/>
    <w:rsid w:val="001B2A38"/>
    <w:rsid w:val="001B5153"/>
    <w:rsid w:val="001B6D64"/>
    <w:rsid w:val="001B7CEE"/>
    <w:rsid w:val="001C2D3F"/>
    <w:rsid w:val="001C4F14"/>
    <w:rsid w:val="001C7DE6"/>
    <w:rsid w:val="001C7F74"/>
    <w:rsid w:val="001D094C"/>
    <w:rsid w:val="001D4B03"/>
    <w:rsid w:val="001E2531"/>
    <w:rsid w:val="001E4AB7"/>
    <w:rsid w:val="001F140F"/>
    <w:rsid w:val="00204E91"/>
    <w:rsid w:val="00204EEB"/>
    <w:rsid w:val="0021169B"/>
    <w:rsid w:val="0021261A"/>
    <w:rsid w:val="002127E4"/>
    <w:rsid w:val="00214065"/>
    <w:rsid w:val="00214505"/>
    <w:rsid w:val="00215785"/>
    <w:rsid w:val="0022080C"/>
    <w:rsid w:val="0023428C"/>
    <w:rsid w:val="00234D8C"/>
    <w:rsid w:val="002371C0"/>
    <w:rsid w:val="0024335F"/>
    <w:rsid w:val="00244793"/>
    <w:rsid w:val="00247408"/>
    <w:rsid w:val="00250ADE"/>
    <w:rsid w:val="002528E8"/>
    <w:rsid w:val="0026225F"/>
    <w:rsid w:val="0026311A"/>
    <w:rsid w:val="00265094"/>
    <w:rsid w:val="00265982"/>
    <w:rsid w:val="00265D3B"/>
    <w:rsid w:val="00266C7F"/>
    <w:rsid w:val="00266D3F"/>
    <w:rsid w:val="00266D7F"/>
    <w:rsid w:val="00270D69"/>
    <w:rsid w:val="0027445D"/>
    <w:rsid w:val="00275F45"/>
    <w:rsid w:val="002778E3"/>
    <w:rsid w:val="002842F2"/>
    <w:rsid w:val="0028697E"/>
    <w:rsid w:val="002929EA"/>
    <w:rsid w:val="002944EF"/>
    <w:rsid w:val="002947F8"/>
    <w:rsid w:val="00295D54"/>
    <w:rsid w:val="002A12E8"/>
    <w:rsid w:val="002A1636"/>
    <w:rsid w:val="002B0E59"/>
    <w:rsid w:val="002B326C"/>
    <w:rsid w:val="002B3A2B"/>
    <w:rsid w:val="002B4A35"/>
    <w:rsid w:val="002B7E70"/>
    <w:rsid w:val="002C3148"/>
    <w:rsid w:val="002D2E05"/>
    <w:rsid w:val="002E7EAC"/>
    <w:rsid w:val="00306D62"/>
    <w:rsid w:val="00310202"/>
    <w:rsid w:val="003132E0"/>
    <w:rsid w:val="00321590"/>
    <w:rsid w:val="00325B77"/>
    <w:rsid w:val="003338DA"/>
    <w:rsid w:val="003419C2"/>
    <w:rsid w:val="00346324"/>
    <w:rsid w:val="003533FD"/>
    <w:rsid w:val="00355A3D"/>
    <w:rsid w:val="00357842"/>
    <w:rsid w:val="00362B95"/>
    <w:rsid w:val="003661F5"/>
    <w:rsid w:val="003720A4"/>
    <w:rsid w:val="00373ACB"/>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E327C"/>
    <w:rsid w:val="003E4737"/>
    <w:rsid w:val="003F1A57"/>
    <w:rsid w:val="003F426E"/>
    <w:rsid w:val="003F463A"/>
    <w:rsid w:val="003F5E75"/>
    <w:rsid w:val="003F6895"/>
    <w:rsid w:val="003F6E95"/>
    <w:rsid w:val="003F78DA"/>
    <w:rsid w:val="003F7A8A"/>
    <w:rsid w:val="00406F81"/>
    <w:rsid w:val="004078FC"/>
    <w:rsid w:val="00407F35"/>
    <w:rsid w:val="00411412"/>
    <w:rsid w:val="00411E5F"/>
    <w:rsid w:val="004129B5"/>
    <w:rsid w:val="004203BE"/>
    <w:rsid w:val="00422190"/>
    <w:rsid w:val="00427302"/>
    <w:rsid w:val="004335BC"/>
    <w:rsid w:val="004341AB"/>
    <w:rsid w:val="00435FEB"/>
    <w:rsid w:val="00440059"/>
    <w:rsid w:val="0044386F"/>
    <w:rsid w:val="0044788E"/>
    <w:rsid w:val="00450A2A"/>
    <w:rsid w:val="00451CE5"/>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40D5"/>
    <w:rsid w:val="004B5B68"/>
    <w:rsid w:val="004D7A78"/>
    <w:rsid w:val="004E315D"/>
    <w:rsid w:val="004E6D6C"/>
    <w:rsid w:val="004F08FD"/>
    <w:rsid w:val="004F1174"/>
    <w:rsid w:val="004F17EB"/>
    <w:rsid w:val="004F1DBF"/>
    <w:rsid w:val="004F3B92"/>
    <w:rsid w:val="004F3F14"/>
    <w:rsid w:val="004F60AF"/>
    <w:rsid w:val="00501424"/>
    <w:rsid w:val="00506D41"/>
    <w:rsid w:val="00507B17"/>
    <w:rsid w:val="00515B07"/>
    <w:rsid w:val="00520315"/>
    <w:rsid w:val="00523143"/>
    <w:rsid w:val="005263CE"/>
    <w:rsid w:val="00526FC0"/>
    <w:rsid w:val="00531F17"/>
    <w:rsid w:val="005354FE"/>
    <w:rsid w:val="005364F3"/>
    <w:rsid w:val="00537B45"/>
    <w:rsid w:val="00540A25"/>
    <w:rsid w:val="005436B9"/>
    <w:rsid w:val="00550C2F"/>
    <w:rsid w:val="0055650C"/>
    <w:rsid w:val="0056138D"/>
    <w:rsid w:val="00567DD2"/>
    <w:rsid w:val="00570AE0"/>
    <w:rsid w:val="0057131E"/>
    <w:rsid w:val="00575987"/>
    <w:rsid w:val="0058719A"/>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3F04"/>
    <w:rsid w:val="005E5B39"/>
    <w:rsid w:val="005F0564"/>
    <w:rsid w:val="005F2C24"/>
    <w:rsid w:val="005F3336"/>
    <w:rsid w:val="00601419"/>
    <w:rsid w:val="00605BA7"/>
    <w:rsid w:val="006066C0"/>
    <w:rsid w:val="0061040D"/>
    <w:rsid w:val="00617950"/>
    <w:rsid w:val="0062247A"/>
    <w:rsid w:val="0062698A"/>
    <w:rsid w:val="00632E3B"/>
    <w:rsid w:val="00636D4B"/>
    <w:rsid w:val="00644AB7"/>
    <w:rsid w:val="00645110"/>
    <w:rsid w:val="00647720"/>
    <w:rsid w:val="00647E82"/>
    <w:rsid w:val="00666C90"/>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F5B"/>
    <w:rsid w:val="006A183C"/>
    <w:rsid w:val="006A3EB9"/>
    <w:rsid w:val="006A5EF1"/>
    <w:rsid w:val="006B0BA9"/>
    <w:rsid w:val="006B1FCE"/>
    <w:rsid w:val="006B2B37"/>
    <w:rsid w:val="006B31C4"/>
    <w:rsid w:val="006B6CC7"/>
    <w:rsid w:val="006C140A"/>
    <w:rsid w:val="006C19EE"/>
    <w:rsid w:val="006C1E7F"/>
    <w:rsid w:val="006C1E89"/>
    <w:rsid w:val="006C5408"/>
    <w:rsid w:val="006C6546"/>
    <w:rsid w:val="006D4348"/>
    <w:rsid w:val="006E0222"/>
    <w:rsid w:val="006E33FC"/>
    <w:rsid w:val="006E42D6"/>
    <w:rsid w:val="006E5E38"/>
    <w:rsid w:val="006F61B2"/>
    <w:rsid w:val="00710195"/>
    <w:rsid w:val="007115B6"/>
    <w:rsid w:val="00712023"/>
    <w:rsid w:val="00713EEE"/>
    <w:rsid w:val="00716A81"/>
    <w:rsid w:val="00716E3F"/>
    <w:rsid w:val="007212C5"/>
    <w:rsid w:val="00726C90"/>
    <w:rsid w:val="00732171"/>
    <w:rsid w:val="00732FD0"/>
    <w:rsid w:val="007341DD"/>
    <w:rsid w:val="00737789"/>
    <w:rsid w:val="007444B5"/>
    <w:rsid w:val="00753073"/>
    <w:rsid w:val="0076472D"/>
    <w:rsid w:val="00766B9A"/>
    <w:rsid w:val="007701C3"/>
    <w:rsid w:val="00774C91"/>
    <w:rsid w:val="00781CBE"/>
    <w:rsid w:val="00784E0B"/>
    <w:rsid w:val="0079064A"/>
    <w:rsid w:val="007906A1"/>
    <w:rsid w:val="00790715"/>
    <w:rsid w:val="007A2CF9"/>
    <w:rsid w:val="007A4FC1"/>
    <w:rsid w:val="007A6FA9"/>
    <w:rsid w:val="007B0341"/>
    <w:rsid w:val="007B0687"/>
    <w:rsid w:val="007C275C"/>
    <w:rsid w:val="007C2B48"/>
    <w:rsid w:val="007C3A8E"/>
    <w:rsid w:val="007C450E"/>
    <w:rsid w:val="007C49D6"/>
    <w:rsid w:val="007C558F"/>
    <w:rsid w:val="007C6720"/>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DD4"/>
    <w:rsid w:val="00857886"/>
    <w:rsid w:val="0086234A"/>
    <w:rsid w:val="00863148"/>
    <w:rsid w:val="0086513E"/>
    <w:rsid w:val="008707E9"/>
    <w:rsid w:val="008713FD"/>
    <w:rsid w:val="00872740"/>
    <w:rsid w:val="00872ACA"/>
    <w:rsid w:val="00874E54"/>
    <w:rsid w:val="008803A2"/>
    <w:rsid w:val="00883463"/>
    <w:rsid w:val="0088613F"/>
    <w:rsid w:val="00892A6C"/>
    <w:rsid w:val="00894B27"/>
    <w:rsid w:val="00896C41"/>
    <w:rsid w:val="008A053C"/>
    <w:rsid w:val="008A140A"/>
    <w:rsid w:val="008A4D6C"/>
    <w:rsid w:val="008A5317"/>
    <w:rsid w:val="008A6FCC"/>
    <w:rsid w:val="008B2F37"/>
    <w:rsid w:val="008B3B51"/>
    <w:rsid w:val="008C23FC"/>
    <w:rsid w:val="008C726B"/>
    <w:rsid w:val="008D05FA"/>
    <w:rsid w:val="008E0A7F"/>
    <w:rsid w:val="008E1426"/>
    <w:rsid w:val="008E2389"/>
    <w:rsid w:val="008E2660"/>
    <w:rsid w:val="008F17C5"/>
    <w:rsid w:val="0090105A"/>
    <w:rsid w:val="009073BD"/>
    <w:rsid w:val="00913006"/>
    <w:rsid w:val="0091303F"/>
    <w:rsid w:val="00913631"/>
    <w:rsid w:val="00916D5E"/>
    <w:rsid w:val="00921C27"/>
    <w:rsid w:val="00922136"/>
    <w:rsid w:val="00925008"/>
    <w:rsid w:val="009314C9"/>
    <w:rsid w:val="009352EB"/>
    <w:rsid w:val="009430FE"/>
    <w:rsid w:val="00947DBE"/>
    <w:rsid w:val="009522D1"/>
    <w:rsid w:val="00955BE0"/>
    <w:rsid w:val="00955BEB"/>
    <w:rsid w:val="009576AE"/>
    <w:rsid w:val="009607E2"/>
    <w:rsid w:val="00961869"/>
    <w:rsid w:val="00963C64"/>
    <w:rsid w:val="00964417"/>
    <w:rsid w:val="00970FE4"/>
    <w:rsid w:val="009761A3"/>
    <w:rsid w:val="00981371"/>
    <w:rsid w:val="009977AF"/>
    <w:rsid w:val="009A0D94"/>
    <w:rsid w:val="009A304C"/>
    <w:rsid w:val="009A326E"/>
    <w:rsid w:val="009A5198"/>
    <w:rsid w:val="009B5631"/>
    <w:rsid w:val="009B60A6"/>
    <w:rsid w:val="009B6FBB"/>
    <w:rsid w:val="009C467D"/>
    <w:rsid w:val="009C5448"/>
    <w:rsid w:val="009C64CB"/>
    <w:rsid w:val="009C7DE4"/>
    <w:rsid w:val="009D122D"/>
    <w:rsid w:val="009D19EF"/>
    <w:rsid w:val="009D3032"/>
    <w:rsid w:val="009D392E"/>
    <w:rsid w:val="009D3E80"/>
    <w:rsid w:val="009F19B2"/>
    <w:rsid w:val="009F606B"/>
    <w:rsid w:val="00A05699"/>
    <w:rsid w:val="00A140A9"/>
    <w:rsid w:val="00A155B4"/>
    <w:rsid w:val="00A15942"/>
    <w:rsid w:val="00A16FEA"/>
    <w:rsid w:val="00A35BFE"/>
    <w:rsid w:val="00A369C3"/>
    <w:rsid w:val="00A40AF1"/>
    <w:rsid w:val="00A43BAC"/>
    <w:rsid w:val="00A50D19"/>
    <w:rsid w:val="00A530B5"/>
    <w:rsid w:val="00A62560"/>
    <w:rsid w:val="00A634CE"/>
    <w:rsid w:val="00A67FEF"/>
    <w:rsid w:val="00A70E48"/>
    <w:rsid w:val="00A71444"/>
    <w:rsid w:val="00A77E67"/>
    <w:rsid w:val="00A859CC"/>
    <w:rsid w:val="00A86E3F"/>
    <w:rsid w:val="00A87D1F"/>
    <w:rsid w:val="00A9124F"/>
    <w:rsid w:val="00A96F49"/>
    <w:rsid w:val="00AA39E4"/>
    <w:rsid w:val="00AA501F"/>
    <w:rsid w:val="00AA5ACA"/>
    <w:rsid w:val="00AA7EA9"/>
    <w:rsid w:val="00AB3E22"/>
    <w:rsid w:val="00AB4ADE"/>
    <w:rsid w:val="00AB6518"/>
    <w:rsid w:val="00AB723B"/>
    <w:rsid w:val="00AC216B"/>
    <w:rsid w:val="00AC6350"/>
    <w:rsid w:val="00AC68A5"/>
    <w:rsid w:val="00AC6AF4"/>
    <w:rsid w:val="00AC7BFD"/>
    <w:rsid w:val="00AC7FDA"/>
    <w:rsid w:val="00AD082B"/>
    <w:rsid w:val="00AD1AAC"/>
    <w:rsid w:val="00AE59AF"/>
    <w:rsid w:val="00AF0678"/>
    <w:rsid w:val="00AF1EB6"/>
    <w:rsid w:val="00AF575F"/>
    <w:rsid w:val="00AF6749"/>
    <w:rsid w:val="00AF72BF"/>
    <w:rsid w:val="00B00998"/>
    <w:rsid w:val="00B01475"/>
    <w:rsid w:val="00B01B2B"/>
    <w:rsid w:val="00B026DD"/>
    <w:rsid w:val="00B06F3B"/>
    <w:rsid w:val="00B1439B"/>
    <w:rsid w:val="00B16DE5"/>
    <w:rsid w:val="00B16F8B"/>
    <w:rsid w:val="00B17D8A"/>
    <w:rsid w:val="00B23425"/>
    <w:rsid w:val="00B24162"/>
    <w:rsid w:val="00B24464"/>
    <w:rsid w:val="00B25E21"/>
    <w:rsid w:val="00B32980"/>
    <w:rsid w:val="00B32D81"/>
    <w:rsid w:val="00B361AB"/>
    <w:rsid w:val="00B36A28"/>
    <w:rsid w:val="00B37DAE"/>
    <w:rsid w:val="00B44858"/>
    <w:rsid w:val="00B45A88"/>
    <w:rsid w:val="00B50640"/>
    <w:rsid w:val="00B515AA"/>
    <w:rsid w:val="00B54D14"/>
    <w:rsid w:val="00B56711"/>
    <w:rsid w:val="00B6130E"/>
    <w:rsid w:val="00B6304B"/>
    <w:rsid w:val="00B65A3D"/>
    <w:rsid w:val="00B66152"/>
    <w:rsid w:val="00B709F0"/>
    <w:rsid w:val="00B72B45"/>
    <w:rsid w:val="00B731B5"/>
    <w:rsid w:val="00B73514"/>
    <w:rsid w:val="00B745AE"/>
    <w:rsid w:val="00B747FC"/>
    <w:rsid w:val="00B749BC"/>
    <w:rsid w:val="00B76BAA"/>
    <w:rsid w:val="00B77FC8"/>
    <w:rsid w:val="00B935A2"/>
    <w:rsid w:val="00B937C4"/>
    <w:rsid w:val="00BA02B2"/>
    <w:rsid w:val="00BA5670"/>
    <w:rsid w:val="00BA71CC"/>
    <w:rsid w:val="00BB7A14"/>
    <w:rsid w:val="00BC15D2"/>
    <w:rsid w:val="00BC4CE6"/>
    <w:rsid w:val="00BC720C"/>
    <w:rsid w:val="00BD05EF"/>
    <w:rsid w:val="00BD10DE"/>
    <w:rsid w:val="00BD132E"/>
    <w:rsid w:val="00BD3019"/>
    <w:rsid w:val="00BD374F"/>
    <w:rsid w:val="00BE2788"/>
    <w:rsid w:val="00BE3028"/>
    <w:rsid w:val="00BE3EA2"/>
    <w:rsid w:val="00BF3ECF"/>
    <w:rsid w:val="00BF4EF4"/>
    <w:rsid w:val="00BF6DBD"/>
    <w:rsid w:val="00BF7358"/>
    <w:rsid w:val="00C00D20"/>
    <w:rsid w:val="00C00F8D"/>
    <w:rsid w:val="00C067BD"/>
    <w:rsid w:val="00C1168A"/>
    <w:rsid w:val="00C116C2"/>
    <w:rsid w:val="00C1587B"/>
    <w:rsid w:val="00C20E46"/>
    <w:rsid w:val="00C223F5"/>
    <w:rsid w:val="00C22B52"/>
    <w:rsid w:val="00C313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1F47"/>
    <w:rsid w:val="00CB22BD"/>
    <w:rsid w:val="00CB79F9"/>
    <w:rsid w:val="00CC10C2"/>
    <w:rsid w:val="00CD0801"/>
    <w:rsid w:val="00CD4BA5"/>
    <w:rsid w:val="00CD6A32"/>
    <w:rsid w:val="00CE0CB4"/>
    <w:rsid w:val="00CF468E"/>
    <w:rsid w:val="00D044A4"/>
    <w:rsid w:val="00D04A7D"/>
    <w:rsid w:val="00D04DBC"/>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80BE3"/>
    <w:rsid w:val="00D87F8E"/>
    <w:rsid w:val="00D90626"/>
    <w:rsid w:val="00D909AD"/>
    <w:rsid w:val="00D914C6"/>
    <w:rsid w:val="00D924FD"/>
    <w:rsid w:val="00D92C51"/>
    <w:rsid w:val="00D93586"/>
    <w:rsid w:val="00D9483E"/>
    <w:rsid w:val="00D94CF1"/>
    <w:rsid w:val="00D97E34"/>
    <w:rsid w:val="00DA4807"/>
    <w:rsid w:val="00DB1013"/>
    <w:rsid w:val="00DB554B"/>
    <w:rsid w:val="00DB607C"/>
    <w:rsid w:val="00DC3E7F"/>
    <w:rsid w:val="00DC55CA"/>
    <w:rsid w:val="00DC7714"/>
    <w:rsid w:val="00DD2708"/>
    <w:rsid w:val="00DE1B4C"/>
    <w:rsid w:val="00DE4235"/>
    <w:rsid w:val="00DF26B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4359F"/>
    <w:rsid w:val="00E5104C"/>
    <w:rsid w:val="00E519BD"/>
    <w:rsid w:val="00E52E45"/>
    <w:rsid w:val="00E550BB"/>
    <w:rsid w:val="00E637F4"/>
    <w:rsid w:val="00E64C9B"/>
    <w:rsid w:val="00E75EE6"/>
    <w:rsid w:val="00E81529"/>
    <w:rsid w:val="00E81F23"/>
    <w:rsid w:val="00E82CA1"/>
    <w:rsid w:val="00E91485"/>
    <w:rsid w:val="00E91A70"/>
    <w:rsid w:val="00E91C77"/>
    <w:rsid w:val="00E950DA"/>
    <w:rsid w:val="00E9570F"/>
    <w:rsid w:val="00E95767"/>
    <w:rsid w:val="00E96B99"/>
    <w:rsid w:val="00EA2A5B"/>
    <w:rsid w:val="00EB0DBF"/>
    <w:rsid w:val="00EB18B3"/>
    <w:rsid w:val="00EB2548"/>
    <w:rsid w:val="00EC2EE7"/>
    <w:rsid w:val="00ED47A0"/>
    <w:rsid w:val="00EE028A"/>
    <w:rsid w:val="00EF36D6"/>
    <w:rsid w:val="00EF656B"/>
    <w:rsid w:val="00EF79B5"/>
    <w:rsid w:val="00F002BB"/>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67C2C"/>
    <w:rsid w:val="00F7282E"/>
    <w:rsid w:val="00F74C7F"/>
    <w:rsid w:val="00F75F46"/>
    <w:rsid w:val="00F774E3"/>
    <w:rsid w:val="00F91DDD"/>
    <w:rsid w:val="00F91DE9"/>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58E2F"/>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4</Pages>
  <Words>13436</Words>
  <Characters>76591</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89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2</cp:revision>
  <dcterms:created xsi:type="dcterms:W3CDTF">2018-11-03T07:41:00Z</dcterms:created>
  <dcterms:modified xsi:type="dcterms:W3CDTF">2018-11-03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XMuVZUtQ"/&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